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7E580F" w14:textId="3BF7E447" w:rsidR="006333C2" w:rsidRPr="00CD2C6F" w:rsidRDefault="006333C2" w:rsidP="006333C2">
      <w:pPr>
        <w:spacing w:line="480" w:lineRule="auto"/>
        <w:ind w:firstLine="720"/>
        <w:contextualSpacing/>
        <w:rPr>
          <w:color w:val="FF0000"/>
        </w:rPr>
      </w:pPr>
      <w:r w:rsidRPr="00292779">
        <w:rPr>
          <w:b/>
        </w:rPr>
        <w:t>Transdiagnostic Sleep and Circadian Intervention for Youth (TranS-C)</w:t>
      </w:r>
      <w:r>
        <w:rPr>
          <w:b/>
        </w:rPr>
        <w:t xml:space="preserve"> </w:t>
      </w:r>
      <w:r>
        <w:rPr>
          <w:b/>
        </w:rPr>
        <w:fldChar w:fldCharType="begin" w:fldLock="1"/>
      </w:r>
      <w:r>
        <w:rPr>
          <w:b/>
        </w:rPr>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uthor":[{"dropping-particle":"","family":"Harvey","given":"Allison G.","non-dropping-particle":"","parse-names":false,"suffix":""}],"container-title":"Cognitive and Behavioral Practice","id":"ITEM-2","issue":"3","issued":{"date-parts":[["2016","8"]]},"page":"341-355","publisher":"Elsevier B.V.","title":"A Transdiagnostic Intervention for Youth Sleep and Circadian Problems","type":"article-journal","volume":"23"},"uris":["http://www.mendeley.com/documents/?uuid=87f1894b-f4bf-41e4-a207-1cded0f1125c"]}],"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Pr>
          <w:b/>
        </w:rPr>
        <w:fldChar w:fldCharType="separate"/>
      </w:r>
      <w:r w:rsidRPr="000A1481">
        <w:rPr>
          <w:noProof/>
        </w:rPr>
        <w:t>(Harvey, 2016; Harvey &amp; Buysse, 2017)</w:t>
      </w:r>
      <w:r>
        <w:rPr>
          <w:b/>
        </w:rPr>
        <w:fldChar w:fldCharType="end"/>
      </w:r>
      <w:r w:rsidRPr="002858F5">
        <w:t>.</w:t>
      </w:r>
      <w:r w:rsidRPr="00292779">
        <w:rPr>
          <w:b/>
        </w:rPr>
        <w:t xml:space="preserve"> </w:t>
      </w:r>
      <w:r w:rsidRPr="00292779">
        <w:t xml:space="preserve">TranS-C was developed using a transdiagnostic approach rather than disorder-focused approach. TranS-C targets psychosocial, behavioral, and cognitive processes that maintain sleep and circadian problems in youth, and includes 4 cross-cutting modules, 4 core modules, and 7 optional modules. </w:t>
      </w:r>
      <w:proofErr w:type="spellStart"/>
      <w:r w:rsidR="00CD2C6F" w:rsidRPr="00CD2C6F">
        <w:rPr>
          <w:color w:val="FF0000"/>
        </w:rPr>
        <w:t>Haruka</w:t>
      </w:r>
      <w:proofErr w:type="spellEnd"/>
      <w:r w:rsidR="00CD2C6F" w:rsidRPr="00CD2C6F">
        <w:rPr>
          <w:color w:val="FF0000"/>
        </w:rPr>
        <w:t>, can you add m</w:t>
      </w:r>
      <w:r w:rsidRPr="00CD2C6F">
        <w:rPr>
          <w:color w:val="FF0000"/>
        </w:rPr>
        <w:t xml:space="preserve">ore information about </w:t>
      </w:r>
      <w:r w:rsidRPr="00CD2C6F">
        <w:rPr>
          <w:color w:val="FF0000"/>
        </w:rPr>
        <w:t xml:space="preserve">specific </w:t>
      </w:r>
      <w:r w:rsidRPr="00CD2C6F">
        <w:rPr>
          <w:color w:val="FF0000"/>
        </w:rPr>
        <w:t>modules</w:t>
      </w:r>
      <w:r w:rsidRPr="00CD2C6F">
        <w:rPr>
          <w:color w:val="FF0000"/>
        </w:rPr>
        <w:t xml:space="preserve"> in TranS-C</w:t>
      </w:r>
      <w:r w:rsidRPr="00CD2C6F">
        <w:rPr>
          <w:color w:val="FF0000"/>
        </w:rPr>
        <w:t>?</w:t>
      </w:r>
    </w:p>
    <w:p w14:paraId="4905248B" w14:textId="77777777" w:rsidR="006333C2" w:rsidRDefault="006333C2" w:rsidP="006333C2">
      <w:pPr>
        <w:spacing w:line="480" w:lineRule="auto"/>
        <w:contextualSpacing/>
      </w:pPr>
      <w:r w:rsidRPr="00292779">
        <w:rPr>
          <w:b/>
        </w:rPr>
        <w:tab/>
        <w:t xml:space="preserve">Psychoeducation (PE). </w:t>
      </w:r>
      <w:r w:rsidRPr="00292779">
        <w:t xml:space="preserve">PE is an active control associated with sleep improvement </w:t>
      </w:r>
      <w:r>
        <w:fldChar w:fldCharType="begin" w:fldLock="1"/>
      </w:r>
      <w:r>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eviouslyFormattedCitation":"(Harvey et al., 2015)"},"properties":{"noteIndex":0},"schema":"https://github.com/citation-style-language/schema/raw/master/csl-citation.json"}</w:instrText>
      </w:r>
      <w:r>
        <w:fldChar w:fldCharType="separate"/>
      </w:r>
      <w:r w:rsidRPr="00960999">
        <w:rPr>
          <w:noProof/>
        </w:rPr>
        <w:t>(Harvey et al., 2015)</w:t>
      </w:r>
      <w:r>
        <w:fldChar w:fldCharType="end"/>
      </w:r>
      <w:r w:rsidRPr="00292779">
        <w:t xml:space="preserve">. PE sessions focus on providing information about the interplay between sleep, stress, diet, health, exercise, accidents, and mood. Participants sample through mediation, yoga, and/or outdoor appreciation activities. </w:t>
      </w:r>
      <w:r w:rsidRPr="00292779">
        <w:tab/>
      </w:r>
    </w:p>
    <w:p w14:paraId="2FFD5920" w14:textId="77777777" w:rsidR="00CD2C6F" w:rsidRDefault="00CD2C6F" w:rsidP="006333C2">
      <w:pPr>
        <w:autoSpaceDE w:val="0"/>
        <w:autoSpaceDN w:val="0"/>
        <w:adjustRightInd w:val="0"/>
        <w:rPr>
          <w:b/>
        </w:rPr>
      </w:pPr>
    </w:p>
    <w:p w14:paraId="457E2447" w14:textId="7C9A5CDB" w:rsidR="006333C2" w:rsidRPr="00CD2C6F" w:rsidRDefault="006333C2" w:rsidP="006333C2">
      <w:pPr>
        <w:autoSpaceDE w:val="0"/>
        <w:autoSpaceDN w:val="0"/>
        <w:adjustRightInd w:val="0"/>
        <w:rPr>
          <w:b/>
        </w:rPr>
      </w:pPr>
      <w:r w:rsidRPr="00CD2C6F">
        <w:rPr>
          <w:b/>
        </w:rPr>
        <w:t xml:space="preserve">References to use: </w:t>
      </w:r>
    </w:p>
    <w:p w14:paraId="134296A8" w14:textId="77777777" w:rsidR="006333C2" w:rsidRPr="00CD2C6F" w:rsidRDefault="006333C2" w:rsidP="006333C2">
      <w:pPr>
        <w:autoSpaceDE w:val="0"/>
        <w:autoSpaceDN w:val="0"/>
        <w:adjustRightInd w:val="0"/>
      </w:pPr>
    </w:p>
    <w:p w14:paraId="6557D451" w14:textId="54F4917C" w:rsidR="006333C2" w:rsidRPr="00CD2C6F" w:rsidRDefault="006333C2" w:rsidP="006333C2">
      <w:pPr>
        <w:autoSpaceDE w:val="0"/>
        <w:autoSpaceDN w:val="0"/>
        <w:adjustRightInd w:val="0"/>
      </w:pPr>
      <w:r w:rsidRPr="00CD2C6F">
        <w:t>Harvey AG, Buysse DJ. Treating Sleep Problems: A Transdiagnostic Approach. New York:</w:t>
      </w:r>
    </w:p>
    <w:p w14:paraId="75790FDF" w14:textId="77777777" w:rsidR="006333C2" w:rsidRPr="00CD2C6F" w:rsidRDefault="006333C2" w:rsidP="006333C2">
      <w:pPr>
        <w:autoSpaceDE w:val="0"/>
        <w:autoSpaceDN w:val="0"/>
        <w:adjustRightInd w:val="0"/>
      </w:pPr>
      <w:r w:rsidRPr="00CD2C6F">
        <w:t>Guilford; in press.</w:t>
      </w:r>
    </w:p>
    <w:p w14:paraId="4062E628" w14:textId="1B3F2B6B" w:rsidR="006333C2" w:rsidRPr="00CD2C6F" w:rsidRDefault="006333C2" w:rsidP="006333C2">
      <w:pPr>
        <w:autoSpaceDE w:val="0"/>
        <w:autoSpaceDN w:val="0"/>
        <w:adjustRightInd w:val="0"/>
      </w:pPr>
      <w:r w:rsidRPr="00CD2C6F">
        <w:t>Harvey AG. A transdiagnostic approach to treating sleep disturbance in psychiatric disorders.</w:t>
      </w:r>
    </w:p>
    <w:p w14:paraId="164550E6" w14:textId="77777777" w:rsidR="00085CD6" w:rsidRDefault="006333C2" w:rsidP="00085CD6">
      <w:pPr>
        <w:pStyle w:val="CommentText"/>
        <w:rPr>
          <w:sz w:val="24"/>
          <w:szCs w:val="24"/>
        </w:rPr>
      </w:pPr>
      <w:r w:rsidRPr="00CD2C6F">
        <w:rPr>
          <w:sz w:val="24"/>
          <w:szCs w:val="24"/>
        </w:rPr>
        <w:t xml:space="preserve">Cognitive Behavior Therapy. </w:t>
      </w:r>
      <w:proofErr w:type="gramStart"/>
      <w:r w:rsidRPr="00CD2C6F">
        <w:rPr>
          <w:sz w:val="24"/>
          <w:szCs w:val="24"/>
        </w:rPr>
        <w:t>2009;38:35</w:t>
      </w:r>
      <w:proofErr w:type="gramEnd"/>
      <w:r w:rsidRPr="00CD2C6F">
        <w:rPr>
          <w:sz w:val="24"/>
          <w:szCs w:val="24"/>
        </w:rPr>
        <w:t>-42.</w:t>
      </w:r>
    </w:p>
    <w:p w14:paraId="5CEB2A0F" w14:textId="1DA0F9C3" w:rsidR="006333C2" w:rsidRPr="00085CD6" w:rsidRDefault="00085CD6" w:rsidP="006333C2">
      <w:pPr>
        <w:pStyle w:val="CommentText"/>
        <w:rPr>
          <w:sz w:val="24"/>
          <w:szCs w:val="24"/>
        </w:rPr>
      </w:pPr>
      <w:r w:rsidRPr="00085CD6">
        <w:rPr>
          <w:b/>
          <w:sz w:val="24"/>
          <w:szCs w:val="24"/>
        </w:rPr>
        <w:t>*Main references:</w:t>
      </w:r>
      <w:r>
        <w:rPr>
          <w:sz w:val="24"/>
          <w:szCs w:val="24"/>
        </w:rPr>
        <w:t xml:space="preserve"> </w:t>
      </w:r>
      <w:r w:rsidR="006333C2" w:rsidRPr="00085CD6">
        <w:rPr>
          <w:sz w:val="24"/>
          <w:szCs w:val="24"/>
        </w:rPr>
        <w:t>Harvey AG. A Transdiagnostic Intervention for Youth Sleep and Circadian Problems.</w:t>
      </w:r>
      <w:r>
        <w:rPr>
          <w:sz w:val="24"/>
          <w:szCs w:val="24"/>
        </w:rPr>
        <w:t xml:space="preserve"> </w:t>
      </w:r>
      <w:bookmarkStart w:id="0" w:name="_GoBack"/>
      <w:bookmarkEnd w:id="0"/>
      <w:r w:rsidR="006333C2" w:rsidRPr="00085CD6">
        <w:rPr>
          <w:sz w:val="24"/>
          <w:szCs w:val="24"/>
        </w:rPr>
        <w:t>Cognitive and Behavioral Practice. 2015;23(3):341-355.</w:t>
      </w:r>
    </w:p>
    <w:p w14:paraId="44B957EB" w14:textId="77777777" w:rsidR="00EA242D" w:rsidRDefault="00085CD6"/>
    <w:sectPr w:rsidR="00EA242D" w:rsidSect="00F261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3C2"/>
    <w:rsid w:val="00022288"/>
    <w:rsid w:val="0002475B"/>
    <w:rsid w:val="00025C5B"/>
    <w:rsid w:val="00051AB6"/>
    <w:rsid w:val="00055E7C"/>
    <w:rsid w:val="000843F0"/>
    <w:rsid w:val="00085CD6"/>
    <w:rsid w:val="000959F6"/>
    <w:rsid w:val="000C2EDC"/>
    <w:rsid w:val="000C798B"/>
    <w:rsid w:val="000D0E4D"/>
    <w:rsid w:val="000D0F60"/>
    <w:rsid w:val="000E49DA"/>
    <w:rsid w:val="000E576D"/>
    <w:rsid w:val="00143927"/>
    <w:rsid w:val="00147D66"/>
    <w:rsid w:val="00156E03"/>
    <w:rsid w:val="00186CA6"/>
    <w:rsid w:val="001950D3"/>
    <w:rsid w:val="00195DE8"/>
    <w:rsid w:val="001A04ED"/>
    <w:rsid w:val="001A48DA"/>
    <w:rsid w:val="001C32F3"/>
    <w:rsid w:val="001F090E"/>
    <w:rsid w:val="001F5969"/>
    <w:rsid w:val="001F7717"/>
    <w:rsid w:val="0022463E"/>
    <w:rsid w:val="00234924"/>
    <w:rsid w:val="00235B4B"/>
    <w:rsid w:val="00241C1C"/>
    <w:rsid w:val="00260102"/>
    <w:rsid w:val="00271AA3"/>
    <w:rsid w:val="00281A0F"/>
    <w:rsid w:val="002828C9"/>
    <w:rsid w:val="002906C2"/>
    <w:rsid w:val="00291808"/>
    <w:rsid w:val="00292CB4"/>
    <w:rsid w:val="00293218"/>
    <w:rsid w:val="00294843"/>
    <w:rsid w:val="002971EE"/>
    <w:rsid w:val="002B3489"/>
    <w:rsid w:val="002B5336"/>
    <w:rsid w:val="002D4E51"/>
    <w:rsid w:val="002D6B88"/>
    <w:rsid w:val="002F555D"/>
    <w:rsid w:val="00310870"/>
    <w:rsid w:val="00326323"/>
    <w:rsid w:val="00344351"/>
    <w:rsid w:val="00344532"/>
    <w:rsid w:val="00365193"/>
    <w:rsid w:val="0038026D"/>
    <w:rsid w:val="00381F55"/>
    <w:rsid w:val="0039699B"/>
    <w:rsid w:val="00397CF6"/>
    <w:rsid w:val="003B0610"/>
    <w:rsid w:val="003B4BC9"/>
    <w:rsid w:val="003C27A5"/>
    <w:rsid w:val="003F5895"/>
    <w:rsid w:val="003F58B5"/>
    <w:rsid w:val="00401B1B"/>
    <w:rsid w:val="00402EE4"/>
    <w:rsid w:val="004158F5"/>
    <w:rsid w:val="00416D31"/>
    <w:rsid w:val="00431EB8"/>
    <w:rsid w:val="00435382"/>
    <w:rsid w:val="004502DD"/>
    <w:rsid w:val="004824BF"/>
    <w:rsid w:val="004856C5"/>
    <w:rsid w:val="00495F0A"/>
    <w:rsid w:val="004A6057"/>
    <w:rsid w:val="004B6D62"/>
    <w:rsid w:val="004C38CE"/>
    <w:rsid w:val="004D19D5"/>
    <w:rsid w:val="004F424B"/>
    <w:rsid w:val="00504CE6"/>
    <w:rsid w:val="0051401A"/>
    <w:rsid w:val="00514F66"/>
    <w:rsid w:val="005174EE"/>
    <w:rsid w:val="00522B73"/>
    <w:rsid w:val="00523ADB"/>
    <w:rsid w:val="0054246B"/>
    <w:rsid w:val="005601AF"/>
    <w:rsid w:val="005649C2"/>
    <w:rsid w:val="00575A10"/>
    <w:rsid w:val="00580706"/>
    <w:rsid w:val="0058655E"/>
    <w:rsid w:val="005949BD"/>
    <w:rsid w:val="00596D4F"/>
    <w:rsid w:val="005A3689"/>
    <w:rsid w:val="005B4FEB"/>
    <w:rsid w:val="005D75D8"/>
    <w:rsid w:val="005E368E"/>
    <w:rsid w:val="006306DA"/>
    <w:rsid w:val="006333C2"/>
    <w:rsid w:val="00642EA2"/>
    <w:rsid w:val="00661504"/>
    <w:rsid w:val="006D0551"/>
    <w:rsid w:val="006D6072"/>
    <w:rsid w:val="006E56A7"/>
    <w:rsid w:val="0070217F"/>
    <w:rsid w:val="00705937"/>
    <w:rsid w:val="00707A45"/>
    <w:rsid w:val="007122F5"/>
    <w:rsid w:val="0072164C"/>
    <w:rsid w:val="00755E75"/>
    <w:rsid w:val="00772F97"/>
    <w:rsid w:val="00777C1A"/>
    <w:rsid w:val="00777F9E"/>
    <w:rsid w:val="00782661"/>
    <w:rsid w:val="00793D94"/>
    <w:rsid w:val="007A2F6E"/>
    <w:rsid w:val="007C5A38"/>
    <w:rsid w:val="007D6E7F"/>
    <w:rsid w:val="00822A3A"/>
    <w:rsid w:val="00836079"/>
    <w:rsid w:val="008634A9"/>
    <w:rsid w:val="00864156"/>
    <w:rsid w:val="00870F07"/>
    <w:rsid w:val="008854B6"/>
    <w:rsid w:val="00890B45"/>
    <w:rsid w:val="008A58FF"/>
    <w:rsid w:val="008B160C"/>
    <w:rsid w:val="008C68B4"/>
    <w:rsid w:val="008D3122"/>
    <w:rsid w:val="008F6CE6"/>
    <w:rsid w:val="00927373"/>
    <w:rsid w:val="0094319F"/>
    <w:rsid w:val="00995C42"/>
    <w:rsid w:val="009B79BF"/>
    <w:rsid w:val="009D07B7"/>
    <w:rsid w:val="009D0A53"/>
    <w:rsid w:val="009D25CE"/>
    <w:rsid w:val="009E6DD9"/>
    <w:rsid w:val="009F0D53"/>
    <w:rsid w:val="00A04B56"/>
    <w:rsid w:val="00A12593"/>
    <w:rsid w:val="00A3686B"/>
    <w:rsid w:val="00A55882"/>
    <w:rsid w:val="00A62B9C"/>
    <w:rsid w:val="00A776CA"/>
    <w:rsid w:val="00A84BE9"/>
    <w:rsid w:val="00A97734"/>
    <w:rsid w:val="00AA0F02"/>
    <w:rsid w:val="00AB68FF"/>
    <w:rsid w:val="00AC4E69"/>
    <w:rsid w:val="00AD0751"/>
    <w:rsid w:val="00AD2342"/>
    <w:rsid w:val="00AD273F"/>
    <w:rsid w:val="00AD6C89"/>
    <w:rsid w:val="00AF0342"/>
    <w:rsid w:val="00AF0623"/>
    <w:rsid w:val="00AF0A06"/>
    <w:rsid w:val="00B31E89"/>
    <w:rsid w:val="00B40809"/>
    <w:rsid w:val="00B54886"/>
    <w:rsid w:val="00B573A5"/>
    <w:rsid w:val="00B57D44"/>
    <w:rsid w:val="00B649C7"/>
    <w:rsid w:val="00B90B5C"/>
    <w:rsid w:val="00BB2690"/>
    <w:rsid w:val="00BD5CC0"/>
    <w:rsid w:val="00BE02FE"/>
    <w:rsid w:val="00BF38A2"/>
    <w:rsid w:val="00BF5CB0"/>
    <w:rsid w:val="00C0005F"/>
    <w:rsid w:val="00C170CB"/>
    <w:rsid w:val="00C366BA"/>
    <w:rsid w:val="00C4001E"/>
    <w:rsid w:val="00C47E6B"/>
    <w:rsid w:val="00C557D1"/>
    <w:rsid w:val="00C62CA0"/>
    <w:rsid w:val="00C62E64"/>
    <w:rsid w:val="00CA364C"/>
    <w:rsid w:val="00CA5B68"/>
    <w:rsid w:val="00CB55AB"/>
    <w:rsid w:val="00CD2C6F"/>
    <w:rsid w:val="00CF164B"/>
    <w:rsid w:val="00D0010A"/>
    <w:rsid w:val="00D115EF"/>
    <w:rsid w:val="00D150D4"/>
    <w:rsid w:val="00D223CE"/>
    <w:rsid w:val="00D25C62"/>
    <w:rsid w:val="00D2791F"/>
    <w:rsid w:val="00D3503D"/>
    <w:rsid w:val="00D40017"/>
    <w:rsid w:val="00D737BA"/>
    <w:rsid w:val="00D74A87"/>
    <w:rsid w:val="00DC33D4"/>
    <w:rsid w:val="00DC597E"/>
    <w:rsid w:val="00DE7A80"/>
    <w:rsid w:val="00E34911"/>
    <w:rsid w:val="00E4202D"/>
    <w:rsid w:val="00E45A88"/>
    <w:rsid w:val="00E55BB3"/>
    <w:rsid w:val="00E630D8"/>
    <w:rsid w:val="00E63233"/>
    <w:rsid w:val="00E66905"/>
    <w:rsid w:val="00E71B31"/>
    <w:rsid w:val="00E900B3"/>
    <w:rsid w:val="00E94708"/>
    <w:rsid w:val="00EB05C6"/>
    <w:rsid w:val="00EB65C1"/>
    <w:rsid w:val="00EC4A67"/>
    <w:rsid w:val="00ED4EBB"/>
    <w:rsid w:val="00F01B4C"/>
    <w:rsid w:val="00F03E14"/>
    <w:rsid w:val="00F04386"/>
    <w:rsid w:val="00F05967"/>
    <w:rsid w:val="00F25ECE"/>
    <w:rsid w:val="00F261CE"/>
    <w:rsid w:val="00F3700C"/>
    <w:rsid w:val="00F546EA"/>
    <w:rsid w:val="00F7164F"/>
    <w:rsid w:val="00F73DB7"/>
    <w:rsid w:val="00F766DE"/>
    <w:rsid w:val="00F825EC"/>
    <w:rsid w:val="00F86B6B"/>
    <w:rsid w:val="00F87EFF"/>
    <w:rsid w:val="00F932F3"/>
    <w:rsid w:val="00FA2A97"/>
    <w:rsid w:val="00FA3070"/>
    <w:rsid w:val="00FB662A"/>
    <w:rsid w:val="00FE11B0"/>
    <w:rsid w:val="00FE50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19680B6C"/>
  <w15:chartTrackingRefBased/>
  <w15:docId w15:val="{E93D477F-BE0B-1E43-9AA9-1C249DC62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33C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6333C2"/>
    <w:rPr>
      <w:sz w:val="20"/>
      <w:szCs w:val="20"/>
    </w:rPr>
  </w:style>
  <w:style w:type="character" w:customStyle="1" w:styleId="CommentTextChar">
    <w:name w:val="Comment Text Char"/>
    <w:basedOn w:val="DefaultParagraphFont"/>
    <w:link w:val="CommentText"/>
    <w:uiPriority w:val="99"/>
    <w:rsid w:val="006333C2"/>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94</Words>
  <Characters>566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Dong</dc:creator>
  <cp:keywords/>
  <dc:description/>
  <cp:lastModifiedBy>Lu Dong</cp:lastModifiedBy>
  <cp:revision>4</cp:revision>
  <dcterms:created xsi:type="dcterms:W3CDTF">2018-06-20T01:57:00Z</dcterms:created>
  <dcterms:modified xsi:type="dcterms:W3CDTF">2018-06-20T01:59:00Z</dcterms:modified>
</cp:coreProperties>
</file>